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78DAC9" w14:textId="77777777" w:rsidR="00FE6279" w:rsidRDefault="00FE6279" w:rsidP="00FE6279">
      <w:r>
        <w:t>Title: Gestational exposure of mice to environmentally persistent free radicals leads to increased weight gain in offspring.</w:t>
      </w:r>
    </w:p>
    <w:p w14:paraId="1E6E14FB" w14:textId="77777777" w:rsidR="00FE6279" w:rsidRDefault="00FE6279" w:rsidP="00FE6279"/>
    <w:p w14:paraId="0027B15C" w14:textId="77777777" w:rsidR="00FE6279" w:rsidRDefault="00FE6279" w:rsidP="00FE6279">
      <w:r>
        <w:t>Short Title: Gestational EPFR Exposure and Weight Gain</w:t>
      </w:r>
    </w:p>
    <w:p w14:paraId="4B9108CF" w14:textId="77777777" w:rsidR="00532F5A" w:rsidRDefault="00532F5A" w:rsidP="00FE6279"/>
    <w:p w14:paraId="6043B53F" w14:textId="27DD7F02" w:rsidR="00532F5A" w:rsidRDefault="00532F5A" w:rsidP="00FE6279">
      <w:r>
        <w:t>Authors:</w:t>
      </w:r>
    </w:p>
    <w:p w14:paraId="0504E54D" w14:textId="77777777" w:rsidR="00532F5A" w:rsidRDefault="00532F5A" w:rsidP="00FE6279"/>
    <w:p w14:paraId="775E46DD" w14:textId="7D989637" w:rsidR="00532F5A" w:rsidRDefault="00532F5A" w:rsidP="00FE6279">
      <w:r>
        <w:t>Dave Bridges</w:t>
      </w:r>
      <w:r w:rsidRPr="00532F5A">
        <w:rPr>
          <w:vertAlign w:val="superscript"/>
        </w:rPr>
        <w:t>1,2,3</w:t>
      </w:r>
      <w:r>
        <w:t>, Alyse Ragauskas</w:t>
      </w:r>
      <w:r w:rsidRPr="00532F5A">
        <w:rPr>
          <w:vertAlign w:val="superscript"/>
        </w:rPr>
        <w:t>1,2</w:t>
      </w:r>
      <w:r>
        <w:t>, Erin Stephenson</w:t>
      </w:r>
      <w:r w:rsidRPr="00532F5A">
        <w:rPr>
          <w:vertAlign w:val="superscript"/>
        </w:rPr>
        <w:t>1,2</w:t>
      </w:r>
      <w:r>
        <w:t>, Sridhar Jaligama</w:t>
      </w:r>
      <w:r w:rsidRPr="00532F5A">
        <w:rPr>
          <w:vertAlign w:val="superscript"/>
        </w:rPr>
        <w:t>2</w:t>
      </w:r>
      <w:r>
        <w:t>, Jyothi Parvathareddy</w:t>
      </w:r>
      <w:r w:rsidRPr="00532F5A">
        <w:rPr>
          <w:vertAlign w:val="superscript"/>
        </w:rPr>
        <w:t>2</w:t>
      </w:r>
      <w:r>
        <w:t xml:space="preserve">, </w:t>
      </w:r>
      <w:commentRangeStart w:id="0"/>
      <w:r>
        <w:t>Kathryn Cyrus</w:t>
      </w:r>
      <w:r w:rsidRPr="00532F5A">
        <w:rPr>
          <w:vertAlign w:val="superscript"/>
        </w:rPr>
        <w:t>1,2</w:t>
      </w:r>
      <w:r>
        <w:t xml:space="preserve"> </w:t>
      </w:r>
      <w:commentRangeEnd w:id="0"/>
      <w:r>
        <w:rPr>
          <w:rStyle w:val="CommentReference"/>
        </w:rPr>
        <w:commentReference w:id="0"/>
      </w:r>
      <w:r>
        <w:t>and Matthew J. Peloquin</w:t>
      </w:r>
      <w:r w:rsidRPr="00532F5A">
        <w:rPr>
          <w:vertAlign w:val="superscript"/>
        </w:rPr>
        <w:t>1,2</w:t>
      </w:r>
      <w:r>
        <w:t xml:space="preserve"> and Stephania A. Cormier</w:t>
      </w:r>
      <w:r w:rsidRPr="00532F5A">
        <w:rPr>
          <w:vertAlign w:val="superscript"/>
        </w:rPr>
        <w:t>2</w:t>
      </w:r>
      <w:r>
        <w:rPr>
          <w:vertAlign w:val="superscript"/>
        </w:rPr>
        <w:t>,3</w:t>
      </w:r>
    </w:p>
    <w:p w14:paraId="1C029ED8" w14:textId="77777777" w:rsidR="00532F5A" w:rsidRDefault="00532F5A" w:rsidP="00FE6279"/>
    <w:p w14:paraId="7AAD665E" w14:textId="66CB6358" w:rsidR="00532F5A" w:rsidRDefault="00532F5A" w:rsidP="00FE6279">
      <w:r>
        <w:t>Addresses:</w:t>
      </w:r>
    </w:p>
    <w:p w14:paraId="693D113E" w14:textId="57142F36" w:rsidR="00532F5A" w:rsidRDefault="00532F5A" w:rsidP="00FE6279">
      <w:r w:rsidRPr="00532F5A">
        <w:rPr>
          <w:vertAlign w:val="superscript"/>
        </w:rPr>
        <w:t>1</w:t>
      </w:r>
      <w:r>
        <w:t xml:space="preserve">Department of Physiology, University of Tennessee Health Science Center, Memphis TN.  </w:t>
      </w:r>
      <w:r w:rsidRPr="00532F5A">
        <w:rPr>
          <w:vertAlign w:val="superscript"/>
        </w:rPr>
        <w:t>2</w:t>
      </w:r>
      <w:r>
        <w:t>Department of Pediatrics, University of Tennsessee Health Science Center, Memphis TN</w:t>
      </w:r>
    </w:p>
    <w:p w14:paraId="22F80F2F" w14:textId="77777777" w:rsidR="00532F5A" w:rsidRDefault="00532F5A" w:rsidP="00FE6279"/>
    <w:p w14:paraId="2C8EAF66" w14:textId="52A01070" w:rsidR="00532F5A" w:rsidRDefault="00532F5A" w:rsidP="00FE6279">
      <w:r w:rsidRPr="00532F5A">
        <w:rPr>
          <w:vertAlign w:val="superscript"/>
        </w:rPr>
        <w:t>3</w:t>
      </w:r>
      <w:r>
        <w:t>Corresponding authors</w:t>
      </w:r>
    </w:p>
    <w:p w14:paraId="78EBAA94" w14:textId="30EEA270" w:rsidR="00532F5A" w:rsidRDefault="00535157" w:rsidP="00FE6279">
      <w:hyperlink r:id="rId6" w:history="1">
        <w:r w:rsidR="00532F5A" w:rsidRPr="00A15B79">
          <w:rPr>
            <w:rStyle w:val="Hyperlink"/>
          </w:rPr>
          <w:t>dbridge9@uthsc.edu</w:t>
        </w:r>
      </w:hyperlink>
      <w:r w:rsidR="00532F5A">
        <w:t xml:space="preserve"> and </w:t>
      </w:r>
      <w:hyperlink r:id="rId7" w:history="1">
        <w:r w:rsidR="00532F5A" w:rsidRPr="00A15B79">
          <w:rPr>
            <w:rStyle w:val="Hyperlink"/>
          </w:rPr>
          <w:t>scormier@uthsc.edu</w:t>
        </w:r>
      </w:hyperlink>
    </w:p>
    <w:p w14:paraId="42287396" w14:textId="77777777" w:rsidR="00532F5A" w:rsidRDefault="00532F5A" w:rsidP="00FE6279"/>
    <w:p w14:paraId="4DDA8152" w14:textId="77777777" w:rsidR="00532F5A" w:rsidRDefault="00532F5A" w:rsidP="00FE6279"/>
    <w:p w14:paraId="0DCBD78A" w14:textId="77777777" w:rsidR="00881AC0" w:rsidRDefault="007221E6" w:rsidP="007221E6">
      <w:pPr>
        <w:pStyle w:val="Heading1"/>
      </w:pPr>
      <w:r>
        <w:t>Abstract</w:t>
      </w:r>
    </w:p>
    <w:p w14:paraId="601876B0" w14:textId="77777777" w:rsidR="007221E6" w:rsidRDefault="007221E6" w:rsidP="007221E6">
      <w:pPr>
        <w:pStyle w:val="Heading1"/>
      </w:pPr>
      <w:r>
        <w:t>Introduction</w:t>
      </w:r>
    </w:p>
    <w:p w14:paraId="258E36EE" w14:textId="77777777" w:rsidR="007221E6" w:rsidRDefault="007221E6" w:rsidP="007221E6">
      <w:pPr>
        <w:pStyle w:val="Heading1"/>
      </w:pPr>
      <w:r>
        <w:t>Methods and Materials</w:t>
      </w:r>
    </w:p>
    <w:p w14:paraId="70672F2E" w14:textId="4189EB1A" w:rsidR="00230B4A" w:rsidRDefault="00230B4A" w:rsidP="00230B4A">
      <w:pPr>
        <w:pStyle w:val="Heading2"/>
      </w:pPr>
      <w:r>
        <w:t>MCP230 Preparation and Treatment</w:t>
      </w:r>
    </w:p>
    <w:p w14:paraId="020EB9A4" w14:textId="20266F4E" w:rsidR="008A7513" w:rsidRPr="008A7513" w:rsidRDefault="008A7513" w:rsidP="008A7513">
      <w:commentRangeStart w:id="1"/>
      <w:r>
        <w:t>Steph can you write this section</w:t>
      </w:r>
      <w:commentRangeEnd w:id="1"/>
      <w:r>
        <w:rPr>
          <w:rStyle w:val="CommentReference"/>
        </w:rPr>
        <w:commentReference w:id="1"/>
      </w:r>
    </w:p>
    <w:p w14:paraId="630D13CB" w14:textId="01725080" w:rsidR="00230B4A" w:rsidRDefault="00230B4A" w:rsidP="00230B4A">
      <w:pPr>
        <w:pStyle w:val="Heading2"/>
      </w:pPr>
      <w:r>
        <w:t>Animal Housing and High Fat Diet</w:t>
      </w:r>
    </w:p>
    <w:p w14:paraId="67DFDF7D" w14:textId="13D6E03F" w:rsidR="00493F6D" w:rsidRDefault="0012599A" w:rsidP="00493F6D">
      <w:r>
        <w:t xml:space="preserve">Mice were maintained in a 12h light/dark cycle room at constant temperature and humidity and allowed unrestricted access to food and water. At 10 weeks of age, mice were switched from chow to a high fat diet, consisting of 45% of calories from fat (Research Diets catalog D12451).  Food intake was determined by determining the decrease in food pellets in the cage on a weekly basis.  </w:t>
      </w:r>
      <w:r w:rsidR="00493F6D">
        <w:t>One mouse, a MCP230 treated animal had a malocclusion and was removed from our analyses.</w:t>
      </w:r>
      <w:r w:rsidRPr="0012599A">
        <w:t xml:space="preserve"> </w:t>
      </w:r>
      <w:r>
        <w:t xml:space="preserve">The UTHSC Institutional Animal Care and Use Committee approved all mouse procedures.  </w:t>
      </w:r>
    </w:p>
    <w:p w14:paraId="1144A49B" w14:textId="77777777" w:rsidR="008A7513" w:rsidRDefault="008A7513" w:rsidP="00493F6D"/>
    <w:p w14:paraId="116B7A4B" w14:textId="633F5A9F" w:rsidR="008A7513" w:rsidRDefault="008A7513" w:rsidP="008A7513">
      <w:pPr>
        <w:pStyle w:val="Heading2"/>
      </w:pPr>
      <w:r>
        <w:t>Metabolite Assays and Liver Triglyceride Determination</w:t>
      </w:r>
    </w:p>
    <w:p w14:paraId="10847BA1" w14:textId="2F6CBD6D" w:rsidR="008A7513" w:rsidRPr="008A7513" w:rsidRDefault="008A7513" w:rsidP="008A7513">
      <w:r>
        <w:t xml:space="preserve">Liver triglycerides were determined as previously described </w:t>
      </w:r>
      <w:r>
        <w:fldChar w:fldCharType="begin" w:fldLock="1"/>
      </w:r>
      <w:r w:rsidR="00E16694">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098fbdfd-260f-433b-93e7-c3a8071dc6b2" ] } ], "mendeley" : { "formattedCitation" : "[1]", "plainTextFormattedCitation" : "[1]", "previouslyFormattedCitation" : "[1]" }, "properties" : { "noteIndex" : 0 }, "schema" : "https://github.com/citation-style-language/schema/raw/master/csl-citation.json" }</w:instrText>
      </w:r>
      <w:r>
        <w:fldChar w:fldCharType="separate"/>
      </w:r>
      <w:r w:rsidRPr="008A7513">
        <w:rPr>
          <w:noProof/>
        </w:rPr>
        <w:t>[1]</w:t>
      </w:r>
      <w:r>
        <w:fldChar w:fldCharType="end"/>
      </w:r>
      <w:r>
        <w:t xml:space="preserve">.  Briefly, liver tissue was homogenized in XXX, then extracted with a 2:1 chloroform:methanol solution.  </w:t>
      </w:r>
      <w:r>
        <w:lastRenderedPageBreak/>
        <w:t>The lipid phase was then removed, dried and resuspended.  Triglycerides were measured using a colorimetric assay (Sigma-Aldrich, catalog TR0100).  Glucose was determined using an Accucheck glucometer.  Serum hormone levels were determined using a BioRad multiplex analyte assay</w:t>
      </w:r>
      <w:r w:rsidR="00C82568">
        <w:t xml:space="preserve"> (catalog </w:t>
      </w:r>
      <w:r>
        <w:t xml:space="preserve">, following the manufacturer’s instructions. </w:t>
      </w:r>
    </w:p>
    <w:p w14:paraId="62A8C3BE" w14:textId="172AB492" w:rsidR="00441A6B" w:rsidRDefault="00441A6B" w:rsidP="00D63FB0">
      <w:pPr>
        <w:pStyle w:val="Heading2"/>
      </w:pPr>
      <w:r>
        <w:t>Body Composition</w:t>
      </w:r>
      <w:r w:rsidR="008A533B">
        <w:t xml:space="preserve"> and Metabolic Cages</w:t>
      </w:r>
    </w:p>
    <w:p w14:paraId="17CBB1F0" w14:textId="169CC47D" w:rsidR="0012599A" w:rsidRPr="0012599A"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p>
    <w:p w14:paraId="368F1F32" w14:textId="2BAC9935" w:rsidR="00576C73" w:rsidRDefault="00576C73" w:rsidP="00576C73">
      <w:pPr>
        <w:pStyle w:val="Heading2"/>
      </w:pPr>
      <w:r>
        <w:t>Statistics</w:t>
      </w:r>
    </w:p>
    <w:p w14:paraId="177E4A24" w14:textId="521307FA" w:rsidR="00576C73" w:rsidRPr="00501427" w:rsidRDefault="00501427" w:rsidP="00576C73">
      <w:r>
        <w:t xml:space="preserve">Statistics and calculations were performed using Microsoft Excel and R version 3.1.1 </w:t>
      </w:r>
      <w:r>
        <w:fldChar w:fldCharType="begin" w:fldLock="1"/>
      </w:r>
      <w:r w:rsidR="00E16694">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2]", "plainTextFormattedCitation" : "[2]", "previouslyFormattedCitation" : "[2]" }, "properties" : { "noteIndex" : 0 }, "schema" : "https://github.com/citation-style-language/schema/raw/master/csl-citation.json" }</w:instrText>
      </w:r>
      <w:r>
        <w:fldChar w:fldCharType="separate"/>
      </w:r>
      <w:r w:rsidR="008A7513" w:rsidRPr="008A7513">
        <w:rPr>
          <w:noProof/>
        </w:rPr>
        <w:t>[2]</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E16694">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3]" }, "properties" : { "noteIndex" : 0 }, "schema" : "https://github.com/citation-style-language/schema/raw/master/csl-citation.json" }</w:instrText>
      </w:r>
      <w:r>
        <w:fldChar w:fldCharType="separate"/>
      </w:r>
      <w:r w:rsidR="008A7513" w:rsidRPr="008A7513">
        <w:rPr>
          <w:noProof/>
        </w:rPr>
        <w:t>[3]</w:t>
      </w:r>
      <w:r>
        <w:fldChar w:fldCharType="end"/>
      </w:r>
      <w:r>
        <w:t>).  In all cases, normality of the data and models were d</w:t>
      </w:r>
      <w:r w:rsidR="0012599A">
        <w:t>etermined via Shapiro-Wilk Test</w:t>
      </w:r>
      <w:r>
        <w:t xml:space="preserve"> and equal variance was tested using Levene’s test from the car package (version 2.0-21 </w:t>
      </w:r>
      <w:r>
        <w:fldChar w:fldCharType="begin" w:fldLock="1"/>
      </w:r>
      <w:r w:rsidR="00E16694">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4]", "plainTextFormattedCitation" : "[4]", "previouslyFormattedCitation" : "[4]" }, "properties" : { "noteIndex" : 0 }, "schema" : "https://github.com/citation-style-language/schema/raw/master/csl-citation.json" }</w:instrText>
      </w:r>
      <w:r>
        <w:fldChar w:fldCharType="separate"/>
      </w:r>
      <w:r w:rsidR="008A7513" w:rsidRPr="008A7513">
        <w:rPr>
          <w:noProof/>
        </w:rPr>
        <w:t>[4]</w:t>
      </w:r>
      <w:r>
        <w:fldChar w:fldCharType="end"/>
      </w:r>
      <w:r w:rsidR="00031FF5">
        <w:t xml:space="preserve">). </w:t>
      </w:r>
      <w:r w:rsidR="0012599A">
        <w:t xml:space="preserve">In cases where cabosil and saline treatment were not significantly different, these data were combined and designated as “Control”.  </w:t>
      </w:r>
      <w:r>
        <w:t>Statistical significance was designated as a p-value &lt;0.05.</w:t>
      </w:r>
    </w:p>
    <w:p w14:paraId="5BDE1137" w14:textId="77777777" w:rsidR="007221E6" w:rsidRDefault="007221E6" w:rsidP="007221E6">
      <w:pPr>
        <w:pStyle w:val="Heading1"/>
      </w:pPr>
      <w:r>
        <w:t>Results</w:t>
      </w:r>
    </w:p>
    <w:p w14:paraId="71475321" w14:textId="1BBCB3F4" w:rsidR="007221E6" w:rsidRDefault="00230B4A" w:rsidP="00230B4A">
      <w:pPr>
        <w:pStyle w:val="Heading2"/>
      </w:pPr>
      <w:r>
        <w:t>Gestational exposure to MCP230 leads to increased weight gain in pups</w:t>
      </w:r>
    </w:p>
    <w:p w14:paraId="208B515A" w14:textId="10F86A15" w:rsidR="00230B4A" w:rsidRDefault="00230B4A" w:rsidP="00230B4A">
      <w:r>
        <w:t xml:space="preserve">To test whether gestational exposure to an environmentally persistent free radical, we treated pregnant females with two exposures of MCP230 </w:t>
      </w:r>
      <w:r w:rsidR="005E42A8">
        <w:t xml:space="preserve">on gestational day 10 and 17.  These mice were then birthed, left with their dams and weaned at 21 days of age.  At 10 weeks of age, mice were placed on a high fat diet consisting of 45% of calories from fat (see Figure 1A).  </w:t>
      </w:r>
    </w:p>
    <w:p w14:paraId="29566B92" w14:textId="77777777" w:rsidR="005E42A8" w:rsidRDefault="005E42A8" w:rsidP="00230B4A"/>
    <w:p w14:paraId="736989EA" w14:textId="5CAAC40B" w:rsidR="005E42A8" w:rsidRDefault="005E42A8" w:rsidP="00230B4A">
      <w:r>
        <w:t xml:space="preserve">As shown in Figure 1B, mice that were pre-treated with MCP230 started at a higher body weight and proceeded to gain more weight </w:t>
      </w:r>
      <w:commentRangeStart w:id="2"/>
      <w:r>
        <w:t>during the diet</w:t>
      </w:r>
      <w:commentRangeEnd w:id="2"/>
      <w:r w:rsidR="006F47B0">
        <w:rPr>
          <w:rStyle w:val="CommentReference"/>
        </w:rPr>
        <w:commentReference w:id="2"/>
      </w:r>
      <w:r>
        <w:t>.</w:t>
      </w:r>
      <w:r w:rsidR="00441A6B">
        <w:t xml:space="preserve">  At the end of the </w:t>
      </w:r>
      <w:r w:rsidR="00D63FB0">
        <w:t xml:space="preserve">12-week </w:t>
      </w:r>
      <w:r w:rsidR="00441A6B">
        <w:t xml:space="preserve">diet, we </w:t>
      </w:r>
      <w:r w:rsidR="00D63FB0">
        <w:t>observed a XXg (XX%) in</w:t>
      </w:r>
      <w:r w:rsidR="004C2FCD">
        <w:t>crease in body size (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7F0C91">
        <w:t>lean</w:t>
      </w:r>
      <w:r w:rsidR="00D63FB0">
        <w:t xml:space="preserve"> mass </w:t>
      </w:r>
      <w:r w:rsidR="007F0C91">
        <w:t>(10.8% increase, p=2.2x10</w:t>
      </w:r>
      <w:r w:rsidR="007F0C91">
        <w:rPr>
          <w:vertAlign w:val="superscript"/>
        </w:rPr>
        <w:t>-4</w:t>
      </w:r>
      <w:r w:rsidR="007F0C91">
        <w:t xml:space="preserve">) </w:t>
      </w:r>
      <w:r w:rsidR="004C2FCD">
        <w:t>in these mice (Figures 1C and D</w:t>
      </w:r>
      <w:r w:rsidR="00D63FB0">
        <w:t>).  The relative adiposity</w:t>
      </w:r>
      <w:r w:rsidR="007F0C91">
        <w:t xml:space="preserve"> </w:t>
      </w:r>
      <w:r w:rsidR="007F0C91">
        <w:t>of these mice</w:t>
      </w:r>
      <w:r w:rsidR="007F0C91">
        <w:t xml:space="preserve"> as determined by the percent fat mass</w:t>
      </w:r>
      <w:r w:rsidR="00D63FB0">
        <w:t xml:space="preserve"> </w:t>
      </w:r>
      <w:r w:rsidR="004C2FCD">
        <w:t>was unchanged (Figure 1E</w:t>
      </w:r>
      <w:bookmarkStart w:id="3" w:name="_GoBack"/>
      <w:bookmarkEnd w:id="3"/>
      <w:r w:rsidR="00D63FB0">
        <w:t>).</w:t>
      </w:r>
    </w:p>
    <w:p w14:paraId="450E0228" w14:textId="77777777" w:rsidR="008A533B" w:rsidRDefault="008A533B" w:rsidP="00230B4A"/>
    <w:p w14:paraId="3D1479E2" w14:textId="77777777" w:rsidR="00BE555B" w:rsidRDefault="008A533B" w:rsidP="00230B4A">
      <w:r>
        <w:t>W</w:t>
      </w:r>
      <w:r w:rsidR="00140BB6">
        <w:t>e next evaluated the extent of obesity related co-morbidities in these mice</w:t>
      </w:r>
      <w:r>
        <w:t xml:space="preserve">.  As shown in </w:t>
      </w:r>
      <w:r w:rsidR="00535157">
        <w:t>Figure 2</w:t>
      </w:r>
      <w:r w:rsidR="008A7513">
        <w:t>A</w:t>
      </w:r>
      <w:r>
        <w:t xml:space="preserve">, hepatic steatosis was elevated </w:t>
      </w:r>
      <w:r w:rsidR="00140BB6">
        <w:t xml:space="preserve">by high fat diet </w:t>
      </w:r>
      <w:r>
        <w:t xml:space="preserve">to an equal extent in both groups of mice.  We </w:t>
      </w:r>
      <w:r w:rsidR="008A7513">
        <w:t>also examined no changes in blood</w:t>
      </w:r>
      <w:r w:rsidR="00535157">
        <w:t xml:space="preserve"> glucose (Figure 2</w:t>
      </w:r>
      <w:r w:rsidR="008A7513">
        <w:t xml:space="preserve">B). </w:t>
      </w:r>
      <w:r w:rsidR="00BE555B">
        <w:t>As shown in Figure 2C, we also did not observe any changes in hyerinsulinemia, suggesting no alterations in insulin sensitivity between the saline and MCP230 treated mice after high fat diet.</w:t>
      </w:r>
      <w:r w:rsidR="00140BB6">
        <w:t xml:space="preserve"> </w:t>
      </w:r>
    </w:p>
    <w:p w14:paraId="236D238F" w14:textId="77777777" w:rsidR="00C16E77" w:rsidRDefault="00C16E77" w:rsidP="00230B4A"/>
    <w:p w14:paraId="7422FC7B" w14:textId="3783A002" w:rsidR="00DC7316" w:rsidRDefault="00BE555B" w:rsidP="00230B4A">
      <w:r>
        <w:t>To test</w:t>
      </w:r>
      <w:r w:rsidR="008A7513">
        <w:t xml:space="preserve"> </w:t>
      </w:r>
      <w:r w:rsidR="00535157">
        <w:t>whether there were any other changes in key metabolic hormone levels, we evaluated the levels of a panel of these from fasted mi</w:t>
      </w:r>
      <w:r>
        <w:t>ce.  As shown in F</w:t>
      </w:r>
      <w:r w:rsidR="006B74D4">
        <w:t>igures 2E</w:t>
      </w:r>
      <w:r w:rsidR="00AD4748">
        <w:t>-F, we did not observe</w:t>
      </w:r>
      <w:r>
        <w:t xml:space="preserve"> any changes in resistin or PAI-1 levels</w:t>
      </w:r>
      <w:r w:rsidR="00140BB6">
        <w:t xml:space="preserve">.  </w:t>
      </w:r>
      <w:r w:rsidR="00967682">
        <w:t xml:space="preserve">Leptin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leptin levels).  </w:t>
      </w:r>
      <w:r w:rsidR="00FA3E89">
        <w:t xml:space="preserve">These elevations in circulating leptin levels are consistent with </w:t>
      </w:r>
      <w:r w:rsidR="006B74D4">
        <w:t>the increases in fat mass described in Figure 1E.</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quite reach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09FB00E3" w14:textId="5D261A88" w:rsidR="00FB2906" w:rsidRDefault="00FB2906" w:rsidP="00FB2906">
      <w:pPr>
        <w:pStyle w:val="Heading2"/>
      </w:pPr>
      <w:r>
        <w:t>MCP230 Mice Have Reduced Caloric Intake</w:t>
      </w:r>
    </w:p>
    <w:p w14:paraId="5F88E6AF" w14:textId="5DCF3C86" w:rsidR="00FB2906" w:rsidRDefault="00DC7316" w:rsidP="00230B4A">
      <w:r>
        <w:t xml:space="preserve">To determine how energy balance was affected in these mice we first examined their food intake, longitudinally throughout the study.  </w:t>
      </w:r>
      <w:r w:rsidR="00A107BF">
        <w:t>As sho</w:t>
      </w:r>
      <w:r w:rsidR="00C16E77">
        <w:t>wn in Figure 3</w:t>
      </w:r>
      <w:r w:rsidR="00A107BF">
        <w:t xml:space="preserve">A, </w:t>
      </w:r>
      <w:r w:rsidR="000A10E7">
        <w:t xml:space="preserve">the mice tended to eat lower amounts of 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12 week high fat diet treatment this corresponds to a 20% reduction in total caloric intake.  To determine whether this reduction in food intake occurred at baseline, or only was due to </w:t>
      </w:r>
      <w:r w:rsidR="00FB2906">
        <w:t xml:space="preserve">the HFD, we also examined mice, individually housed at </w:t>
      </w:r>
      <w:commentRangeStart w:id="4"/>
      <w:r w:rsidR="00FB2906">
        <w:t>10 weeks of age</w:t>
      </w:r>
      <w:commentRangeEnd w:id="4"/>
      <w:r w:rsidR="0038128F">
        <w:rPr>
          <w:rStyle w:val="CommentReference"/>
        </w:rPr>
        <w:commentReference w:id="4"/>
      </w:r>
      <w:r w:rsidR="00FB2906">
        <w:t xml:space="preserve">.  These mice also consumed </w:t>
      </w:r>
      <w:commentRangeStart w:id="5"/>
      <w:r w:rsidR="00FB2906">
        <w:t>less food</w:t>
      </w:r>
      <w:commentRangeEnd w:id="5"/>
      <w:r w:rsidR="00FB2906">
        <w:rPr>
          <w:rStyle w:val="CommentReference"/>
        </w:rPr>
        <w:commentReference w:id="5"/>
      </w:r>
      <w:r w:rsidR="00FB2906">
        <w:t>.  Together these data suggest that the larger, particulate treated mice did not gain more weight due to caloric intake, and in fact had substantially less calories consumed.</w:t>
      </w:r>
    </w:p>
    <w:p w14:paraId="19D4AE39" w14:textId="63D32A1A" w:rsidR="00FB2906" w:rsidRDefault="00FB2906" w:rsidP="00FB2906">
      <w:pPr>
        <w:pStyle w:val="Heading2"/>
      </w:pPr>
      <w:r>
        <w:t xml:space="preserve">MCP230 Mice Have </w:t>
      </w:r>
      <w:r w:rsidR="008A533B">
        <w:t>Reduced</w:t>
      </w:r>
      <w:r>
        <w:t xml:space="preserve"> Energy Expenditure</w:t>
      </w:r>
    </w:p>
    <w:p w14:paraId="74FABF33" w14:textId="633D7CB8" w:rsidR="00FB2906" w:rsidRDefault="004A4358" w:rsidP="00230B4A">
      <w:r>
        <w:t xml:space="preserve">Since the MCP230 mice did not appear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calorimetry, physical activity monitoring and evaluation of gas exchange rates.</w:t>
      </w:r>
    </w:p>
    <w:p w14:paraId="37032314" w14:textId="77777777" w:rsidR="008A533B" w:rsidRDefault="008A533B" w:rsidP="00230B4A"/>
    <w:p w14:paraId="0E6584DE" w14:textId="67A700E1" w:rsidR="008A533B" w:rsidRPr="008C5F05" w:rsidRDefault="008A533B" w:rsidP="008A533B">
      <w:pPr>
        <w:pStyle w:val="Heading2"/>
      </w:pPr>
      <w:r>
        <w:t>Muscles from MCP230 Treated Mice Have Reduced Mitochondrial Content</w:t>
      </w:r>
    </w:p>
    <w:p w14:paraId="584D0542" w14:textId="77777777" w:rsidR="007221E6" w:rsidRDefault="007221E6" w:rsidP="007221E6">
      <w:pPr>
        <w:pStyle w:val="Heading1"/>
      </w:pPr>
      <w:r>
        <w:t>Discussion</w:t>
      </w:r>
    </w:p>
    <w:p w14:paraId="09944BE2" w14:textId="6C0E8361" w:rsidR="00186D81" w:rsidRDefault="00592A7F" w:rsidP="00E16694">
      <w:r>
        <w:t xml:space="preserve">The appetite stimulating hormone ghrelin is elevated with fasting (See Figure 2G;  </w:t>
      </w:r>
      <w:r>
        <w:fldChar w:fldCharType="begin" w:fldLock="1"/>
      </w:r>
      <w:r w:rsidR="00392E97">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5, 6]", "plainTextFormattedCitation" : "[5, 6]", "previouslyFormattedCitation" : "[5, 6]" }, "properties" : { "noteIndex" : 0 }, "schema" : "https://github.com/citation-style-language/schema/raw/master/csl-citation.json" }</w:instrText>
      </w:r>
      <w:r>
        <w:fldChar w:fldCharType="separate"/>
      </w:r>
      <w:r w:rsidR="00186D81" w:rsidRPr="00186D81">
        <w:rPr>
          <w:noProof/>
        </w:rPr>
        <w:t>[5, 6]</w:t>
      </w:r>
      <w:r>
        <w:fldChar w:fldCharType="end"/>
      </w:r>
      <w:r>
        <w:t>).  In the context of reduced observed food intake, it is likely that the elevated ghrelin levels in the MCP230 are a response to reduced food intake.  This potential counter-regulatory mechanism is consistent with observation</w:t>
      </w:r>
      <w:r w:rsidR="00186D81">
        <w:t>s</w:t>
      </w:r>
      <w:r>
        <w:t xml:space="preserve"> that ghrelin</w:t>
      </w:r>
      <w:r w:rsidR="006D59E1">
        <w:t xml:space="preserve"> levels</w:t>
      </w:r>
      <w:r>
        <w:t xml:space="preserve"> </w:t>
      </w:r>
      <w:r w:rsidR="006D59E1">
        <w:t>are</w:t>
      </w:r>
      <w:r>
        <w:t xml:space="preserve"> reduced with obesity </w:t>
      </w:r>
      <w:r>
        <w:fldChar w:fldCharType="begin" w:fldLock="1"/>
      </w:r>
      <w:r w:rsidR="000E51A5">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iu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report"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7\u20139]", "plainTextFormattedCitation" : "[7\u20139]", "previouslyFormattedCitation" : "[7\u20139]" }, "properties" : { "noteIndex" : 0 }, "schema" : "https://github.com/citation-style-language/schema/raw/master/csl-citation.json" }</w:instrText>
      </w:r>
      <w:r>
        <w:fldChar w:fldCharType="separate"/>
      </w:r>
      <w:r w:rsidR="006D59E1" w:rsidRPr="006D59E1">
        <w:rPr>
          <w:noProof/>
        </w:rPr>
        <w:t>[7–9]</w:t>
      </w:r>
      <w:r>
        <w:fldChar w:fldCharType="end"/>
      </w:r>
      <w:r>
        <w:t xml:space="preserve">. </w:t>
      </w:r>
      <w:r w:rsidR="00603B85">
        <w:t xml:space="preserve"> </w:t>
      </w:r>
      <w:r w:rsidR="00186D81">
        <w:t xml:space="preserve">Elevations in </w:t>
      </w:r>
      <w:r w:rsidR="00603B85">
        <w:t>GLP-1 on the other hand inhibits</w:t>
      </w:r>
      <w:r w:rsidR="00186D81">
        <w:t xml:space="preserve"> </w:t>
      </w:r>
      <w:commentRangeStart w:id="6"/>
      <w:r w:rsidR="00186D81">
        <w:t xml:space="preserve">food intake </w:t>
      </w:r>
      <w:commentRangeEnd w:id="6"/>
      <w:r w:rsidR="00603B85">
        <w:rPr>
          <w:rStyle w:val="CommentReference"/>
        </w:rPr>
        <w:commentReference w:id="6"/>
      </w:r>
      <w:r w:rsidR="00392E97">
        <w:fldChar w:fldCharType="begin" w:fldLock="1"/>
      </w:r>
      <w:r w:rsidR="00603B85">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10, 12]", "plainTextFormattedCitation" : "[10, 12]", "previouslyFormattedCitation" : "[10]" }, "properties" : { "noteIndex" : 0 }, "schema" : "https://github.com/citation-style-language/schema/raw/master/csl-citation.json" }</w:instrText>
      </w:r>
      <w:r w:rsidR="00392E97">
        <w:fldChar w:fldCharType="separate"/>
      </w:r>
      <w:r w:rsidR="00603B85" w:rsidRPr="00603B85">
        <w:rPr>
          <w:noProof/>
        </w:rPr>
        <w:t>[10, 12]</w:t>
      </w:r>
      <w:r w:rsidR="00392E97">
        <w:fldChar w:fldCharType="end"/>
      </w:r>
      <w:r w:rsidR="000663D5">
        <w:t xml:space="preserve">, so these changes could </w:t>
      </w:r>
      <w:r w:rsidR="00BC74F7">
        <w:t xml:space="preserve">potentially </w:t>
      </w:r>
      <w:r w:rsidR="000663D5">
        <w:t>play a role in the reduced appetite of the MCP230 treated mice.</w:t>
      </w:r>
    </w:p>
    <w:p w14:paraId="5EBE65EA" w14:textId="77777777" w:rsidR="00E16694" w:rsidRDefault="00E16694" w:rsidP="007221E6">
      <w:pPr>
        <w:pStyle w:val="Heading1"/>
      </w:pPr>
    </w:p>
    <w:p w14:paraId="1DCFA0F3" w14:textId="77777777" w:rsidR="007221E6" w:rsidRDefault="007221E6" w:rsidP="007221E6">
      <w:pPr>
        <w:pStyle w:val="Heading1"/>
      </w:pPr>
      <w:r>
        <w:t>Acknowledgements</w:t>
      </w:r>
    </w:p>
    <w:p w14:paraId="48E67CCE" w14:textId="3EFF2BF6" w:rsidR="004A4358" w:rsidRPr="004A4358" w:rsidRDefault="004A4358" w:rsidP="004A4358">
      <w:r>
        <w:t xml:space="preserve">We would like to acknowledge funding from </w:t>
      </w:r>
      <w:r w:rsidR="00933298">
        <w:t xml:space="preserve">Le Bonheur Grant # (DB) and </w:t>
      </w:r>
      <w:commentRangeStart w:id="7"/>
      <w:r w:rsidR="00933298">
        <w:t>XXXX</w:t>
      </w:r>
      <w:commentRangeEnd w:id="7"/>
      <w:r w:rsidR="00933298">
        <w:rPr>
          <w:rStyle w:val="CommentReference"/>
        </w:rPr>
        <w:commentReference w:id="7"/>
      </w:r>
      <w:r w:rsidR="00933298">
        <w:t>.  The authors would like to thank Jordy Saravia for assistance with the luminex assay and the other members of the Bridges and Cormier labs for helpful discussions and insights.</w:t>
      </w:r>
    </w:p>
    <w:p w14:paraId="14907E92"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250A51D1" w14:textId="356591A0" w:rsidR="005E42A8" w:rsidRDefault="005E42A8" w:rsidP="001B3EBF">
      <w:pPr>
        <w:pStyle w:val="Heading1"/>
      </w:pPr>
      <w:r>
        <w:t>References</w:t>
      </w:r>
    </w:p>
    <w:p w14:paraId="3C0C33E1" w14:textId="170038BA" w:rsidR="00603B85" w:rsidRPr="00603B85" w:rsidRDefault="001B3EBF">
      <w:pPr>
        <w:pStyle w:val="NormalWeb"/>
        <w:ind w:left="640" w:hanging="640"/>
        <w:divId w:val="566646526"/>
        <w:rPr>
          <w:rFonts w:ascii="Cambria" w:hAnsi="Cambria"/>
          <w:noProof/>
          <w:sz w:val="24"/>
        </w:rPr>
      </w:pPr>
      <w:r>
        <w:fldChar w:fldCharType="begin" w:fldLock="1"/>
      </w:r>
      <w:r>
        <w:instrText xml:space="preserve">ADDIN Mendeley Bibliography CSL_BIBLIOGRAPHY </w:instrText>
      </w:r>
      <w:r>
        <w:fldChar w:fldCharType="separate"/>
      </w:r>
      <w:r w:rsidR="00603B85" w:rsidRPr="00603B85">
        <w:rPr>
          <w:rFonts w:ascii="Cambria" w:hAnsi="Cambria"/>
          <w:noProof/>
          <w:sz w:val="24"/>
        </w:rPr>
        <w:t>1.</w:t>
      </w:r>
      <w:r w:rsidR="00603B85" w:rsidRPr="00603B85">
        <w:rPr>
          <w:rFonts w:ascii="Cambria" w:hAnsi="Cambria"/>
          <w:noProof/>
          <w:sz w:val="24"/>
        </w:rPr>
        <w:tab/>
        <w:t xml:space="preserve">Lu, B., Bridges, D., Yang, Y., Fisher, K., Cheng, A., Chang, L., Meng, Z., Lin, J. D., Downes, M., Yu, R. T., et al. (2014). Metabolic crosstalk: molecular links between glycogen and lipid metabolism in obesity. Diabetes </w:t>
      </w:r>
      <w:r w:rsidR="00603B85" w:rsidRPr="00603B85">
        <w:rPr>
          <w:rFonts w:ascii="Cambria" w:hAnsi="Cambria"/>
          <w:i/>
          <w:iCs/>
          <w:noProof/>
          <w:sz w:val="24"/>
        </w:rPr>
        <w:t>63</w:t>
      </w:r>
      <w:r w:rsidR="00603B85" w:rsidRPr="00603B85">
        <w:rPr>
          <w:rFonts w:ascii="Cambria" w:hAnsi="Cambria"/>
          <w:noProof/>
          <w:sz w:val="24"/>
        </w:rPr>
        <w:t>, 2935–48.</w:t>
      </w:r>
    </w:p>
    <w:p w14:paraId="3B2EFFC7" w14:textId="77777777" w:rsidR="00603B85" w:rsidRPr="00603B85" w:rsidRDefault="00603B85">
      <w:pPr>
        <w:pStyle w:val="NormalWeb"/>
        <w:ind w:left="640" w:hanging="640"/>
        <w:divId w:val="566646526"/>
        <w:rPr>
          <w:rFonts w:ascii="Cambria" w:hAnsi="Cambria"/>
          <w:noProof/>
          <w:sz w:val="24"/>
        </w:rPr>
      </w:pPr>
      <w:r w:rsidRPr="00603B85">
        <w:rPr>
          <w:rFonts w:ascii="Cambria" w:hAnsi="Cambria"/>
          <w:noProof/>
          <w:sz w:val="24"/>
        </w:rPr>
        <w:t>2.</w:t>
      </w:r>
      <w:r w:rsidRPr="00603B85">
        <w:rPr>
          <w:rFonts w:ascii="Cambria" w:hAnsi="Cambria"/>
          <w:noProof/>
          <w:sz w:val="24"/>
        </w:rPr>
        <w:tab/>
        <w:t>R Core Team (2013). R: A Language and Environment for Statistical Computing.</w:t>
      </w:r>
    </w:p>
    <w:p w14:paraId="1517423F" w14:textId="77777777" w:rsidR="00603B85" w:rsidRPr="00603B85" w:rsidRDefault="00603B85">
      <w:pPr>
        <w:pStyle w:val="NormalWeb"/>
        <w:ind w:left="640" w:hanging="640"/>
        <w:divId w:val="566646526"/>
        <w:rPr>
          <w:rFonts w:ascii="Cambria" w:hAnsi="Cambria"/>
          <w:noProof/>
          <w:sz w:val="24"/>
        </w:rPr>
      </w:pPr>
      <w:r w:rsidRPr="00603B85">
        <w:rPr>
          <w:rFonts w:ascii="Cambria" w:hAnsi="Cambria"/>
          <w:noProof/>
          <w:sz w:val="24"/>
        </w:rPr>
        <w:t>3.</w:t>
      </w:r>
      <w:r w:rsidRPr="00603B85">
        <w:rPr>
          <w:rFonts w:ascii="Cambria" w:hAnsi="Cambria"/>
          <w:noProof/>
          <w:sz w:val="24"/>
        </w:rPr>
        <w:tab/>
        <w:t xml:space="preserve">Bates, D., Mächler, M., Bolker, B., and Walker, S. (2014). Fitting Linear Mixed-Effects Models using lme4. ArXiv </w:t>
      </w:r>
      <w:r w:rsidRPr="00603B85">
        <w:rPr>
          <w:rFonts w:ascii="Cambria" w:hAnsi="Cambria"/>
          <w:i/>
          <w:iCs/>
          <w:noProof/>
          <w:sz w:val="24"/>
        </w:rPr>
        <w:t>1406.5823</w:t>
      </w:r>
      <w:r w:rsidRPr="00603B85">
        <w:rPr>
          <w:rFonts w:ascii="Cambria" w:hAnsi="Cambria"/>
          <w:noProof/>
          <w:sz w:val="24"/>
        </w:rPr>
        <w:t>, 1–51.</w:t>
      </w:r>
    </w:p>
    <w:p w14:paraId="38553345" w14:textId="77777777" w:rsidR="00603B85" w:rsidRPr="00603B85" w:rsidRDefault="00603B85">
      <w:pPr>
        <w:pStyle w:val="NormalWeb"/>
        <w:ind w:left="640" w:hanging="640"/>
        <w:divId w:val="566646526"/>
        <w:rPr>
          <w:rFonts w:ascii="Cambria" w:hAnsi="Cambria"/>
          <w:noProof/>
          <w:sz w:val="24"/>
        </w:rPr>
      </w:pPr>
      <w:r w:rsidRPr="00603B85">
        <w:rPr>
          <w:rFonts w:ascii="Cambria" w:hAnsi="Cambria"/>
          <w:noProof/>
          <w:sz w:val="24"/>
        </w:rPr>
        <w:t>4.</w:t>
      </w:r>
      <w:r w:rsidRPr="00603B85">
        <w:rPr>
          <w:rFonts w:ascii="Cambria" w:hAnsi="Cambria"/>
          <w:noProof/>
          <w:sz w:val="24"/>
        </w:rPr>
        <w:tab/>
        <w:t>Fox, J., and Weisberg, S. (2011). An {R} Companion to Applied Regression Second. (Thousand Oaks {CA}: Sage).</w:t>
      </w:r>
    </w:p>
    <w:p w14:paraId="379CA360" w14:textId="77777777" w:rsidR="00603B85" w:rsidRPr="00603B85" w:rsidRDefault="00603B85">
      <w:pPr>
        <w:pStyle w:val="NormalWeb"/>
        <w:ind w:left="640" w:hanging="640"/>
        <w:divId w:val="566646526"/>
        <w:rPr>
          <w:rFonts w:ascii="Cambria" w:hAnsi="Cambria"/>
          <w:noProof/>
          <w:sz w:val="24"/>
        </w:rPr>
      </w:pPr>
      <w:r w:rsidRPr="00603B85">
        <w:rPr>
          <w:rFonts w:ascii="Cambria" w:hAnsi="Cambria"/>
          <w:noProof/>
          <w:sz w:val="24"/>
        </w:rPr>
        <w:t>5.</w:t>
      </w:r>
      <w:r w:rsidRPr="00603B85">
        <w:rPr>
          <w:rFonts w:ascii="Cambria" w:hAnsi="Cambria"/>
          <w:noProof/>
          <w:sz w:val="24"/>
        </w:rPr>
        <w:tab/>
        <w:t xml:space="preserve">Tschöp, M., Smiley, D. L., and Heiman, M. L. (2000). Ghrelin induces adiposity in rodents. Nature </w:t>
      </w:r>
      <w:r w:rsidRPr="00603B85">
        <w:rPr>
          <w:rFonts w:ascii="Cambria" w:hAnsi="Cambria"/>
          <w:i/>
          <w:iCs/>
          <w:noProof/>
          <w:sz w:val="24"/>
        </w:rPr>
        <w:t>407</w:t>
      </w:r>
      <w:r w:rsidRPr="00603B85">
        <w:rPr>
          <w:rFonts w:ascii="Cambria" w:hAnsi="Cambria"/>
          <w:noProof/>
          <w:sz w:val="24"/>
        </w:rPr>
        <w:t>, 908–13.</w:t>
      </w:r>
    </w:p>
    <w:p w14:paraId="0F347464" w14:textId="77777777" w:rsidR="00603B85" w:rsidRPr="00603B85" w:rsidRDefault="00603B85">
      <w:pPr>
        <w:pStyle w:val="NormalWeb"/>
        <w:ind w:left="640" w:hanging="640"/>
        <w:divId w:val="566646526"/>
        <w:rPr>
          <w:rFonts w:ascii="Cambria" w:hAnsi="Cambria"/>
          <w:noProof/>
          <w:sz w:val="24"/>
        </w:rPr>
      </w:pPr>
      <w:r w:rsidRPr="00603B85">
        <w:rPr>
          <w:rFonts w:ascii="Cambria" w:hAnsi="Cambria"/>
          <w:noProof/>
          <w:sz w:val="24"/>
        </w:rPr>
        <w:t>6.</w:t>
      </w:r>
      <w:r w:rsidRPr="00603B85">
        <w:rPr>
          <w:rFonts w:ascii="Cambria" w:hAnsi="Cambria"/>
          <w:noProof/>
          <w:sz w:val="24"/>
        </w:rPr>
        <w:tab/>
        <w:t xml:space="preserve">Toshinai, K., Mondal, M. S., Nakazato, M., Date, Y., Murakami, N., Kojima, M., Kangawa, K., and Matsukura, S. (2001). Upregulation of Ghrelin expression in the stomach upon fasting, insulin-induced hypoglycemia, and leptin administration. Biochem. Biophys. Res. Commun. </w:t>
      </w:r>
      <w:r w:rsidRPr="00603B85">
        <w:rPr>
          <w:rFonts w:ascii="Cambria" w:hAnsi="Cambria"/>
          <w:i/>
          <w:iCs/>
          <w:noProof/>
          <w:sz w:val="24"/>
        </w:rPr>
        <w:t>281</w:t>
      </w:r>
      <w:r w:rsidRPr="00603B85">
        <w:rPr>
          <w:rFonts w:ascii="Cambria" w:hAnsi="Cambria"/>
          <w:noProof/>
          <w:sz w:val="24"/>
        </w:rPr>
        <w:t>, 1220–5.</w:t>
      </w:r>
    </w:p>
    <w:p w14:paraId="6A61E3FC" w14:textId="77777777" w:rsidR="00603B85" w:rsidRPr="00603B85" w:rsidRDefault="00603B85">
      <w:pPr>
        <w:pStyle w:val="NormalWeb"/>
        <w:ind w:left="640" w:hanging="640"/>
        <w:divId w:val="566646526"/>
        <w:rPr>
          <w:rFonts w:ascii="Cambria" w:hAnsi="Cambria"/>
          <w:noProof/>
          <w:sz w:val="24"/>
        </w:rPr>
      </w:pPr>
      <w:r w:rsidRPr="00603B85">
        <w:rPr>
          <w:rFonts w:ascii="Cambria" w:hAnsi="Cambria"/>
          <w:noProof/>
          <w:sz w:val="24"/>
        </w:rPr>
        <w:t>7.</w:t>
      </w:r>
      <w:r w:rsidRPr="00603B85">
        <w:rPr>
          <w:rFonts w:ascii="Cambria" w:hAnsi="Cambria"/>
          <w:noProof/>
          <w:sz w:val="24"/>
        </w:rPr>
        <w:tab/>
        <w:t xml:space="preserve">Tschöp, M., Weyer, C., Tataranni, P. a, Devanarayan, V., Ravussin, E., and Heiman, M. L. (2001). Circulating ghrelin levels are decreased in human obesity. Diabetes </w:t>
      </w:r>
      <w:r w:rsidRPr="00603B85">
        <w:rPr>
          <w:rFonts w:ascii="Cambria" w:hAnsi="Cambria"/>
          <w:i/>
          <w:iCs/>
          <w:noProof/>
          <w:sz w:val="24"/>
        </w:rPr>
        <w:t>50</w:t>
      </w:r>
      <w:r w:rsidRPr="00603B85">
        <w:rPr>
          <w:rFonts w:ascii="Cambria" w:hAnsi="Cambria"/>
          <w:noProof/>
          <w:sz w:val="24"/>
        </w:rPr>
        <w:t>, 707–9.</w:t>
      </w:r>
    </w:p>
    <w:p w14:paraId="48743B93" w14:textId="77777777" w:rsidR="00603B85" w:rsidRPr="00603B85" w:rsidRDefault="00603B85">
      <w:pPr>
        <w:pStyle w:val="NormalWeb"/>
        <w:ind w:left="640" w:hanging="640"/>
        <w:divId w:val="566646526"/>
        <w:rPr>
          <w:rFonts w:ascii="Cambria" w:hAnsi="Cambria"/>
          <w:noProof/>
          <w:sz w:val="24"/>
        </w:rPr>
      </w:pPr>
      <w:r w:rsidRPr="00603B85">
        <w:rPr>
          <w:rFonts w:ascii="Cambria" w:hAnsi="Cambria"/>
          <w:noProof/>
          <w:sz w:val="24"/>
        </w:rPr>
        <w:t>8.</w:t>
      </w:r>
      <w:r w:rsidRPr="00603B85">
        <w:rPr>
          <w:rFonts w:ascii="Cambria" w:hAnsi="Cambria"/>
          <w:noProof/>
          <w:sz w:val="24"/>
        </w:rPr>
        <w:tab/>
        <w:t>Peloqiun, M. J., and Bridges, D. (2014). Weight Loss in Response to Food Deprivation Predicts The Extent of Diet Induced Obesity in C57BL/6J Mice.</w:t>
      </w:r>
    </w:p>
    <w:p w14:paraId="2E1E4800" w14:textId="77777777" w:rsidR="00603B85" w:rsidRPr="00603B85" w:rsidRDefault="00603B85">
      <w:pPr>
        <w:pStyle w:val="NormalWeb"/>
        <w:ind w:left="640" w:hanging="640"/>
        <w:divId w:val="566646526"/>
        <w:rPr>
          <w:rFonts w:ascii="Cambria" w:hAnsi="Cambria"/>
          <w:noProof/>
          <w:sz w:val="24"/>
        </w:rPr>
      </w:pPr>
      <w:r w:rsidRPr="00603B85">
        <w:rPr>
          <w:rFonts w:ascii="Cambria" w:hAnsi="Cambria"/>
          <w:noProof/>
          <w:sz w:val="24"/>
        </w:rPr>
        <w:t>9.</w:t>
      </w:r>
      <w:r w:rsidRPr="00603B85">
        <w:rPr>
          <w:rFonts w:ascii="Cambria" w:hAnsi="Cambria"/>
          <w:noProof/>
          <w:sz w:val="24"/>
        </w:rPr>
        <w:tab/>
        <w:t xml:space="preserve">Ikezaki, A., Hosoda, H., Ito, K., Iwama, S., Miura, N., Matsuoka, H., Kondo, C., Kojima, M., Kangawa, K., and Sugihara, S. (2002). Fasting Plasma Ghrelin Levels Are Negatively Correlated With Insulin Resistance and PAI-1, but Not With Leptin, in Obese Children and Adolescents. Diabetes </w:t>
      </w:r>
      <w:r w:rsidRPr="00603B85">
        <w:rPr>
          <w:rFonts w:ascii="Cambria" w:hAnsi="Cambria"/>
          <w:i/>
          <w:iCs/>
          <w:noProof/>
          <w:sz w:val="24"/>
        </w:rPr>
        <w:t>51</w:t>
      </w:r>
      <w:r w:rsidRPr="00603B85">
        <w:rPr>
          <w:rFonts w:ascii="Cambria" w:hAnsi="Cambria"/>
          <w:noProof/>
          <w:sz w:val="24"/>
        </w:rPr>
        <w:t>, 3408–3411.</w:t>
      </w:r>
    </w:p>
    <w:p w14:paraId="5ABCFA6B" w14:textId="77777777" w:rsidR="00603B85" w:rsidRPr="00603B85" w:rsidRDefault="00603B85">
      <w:pPr>
        <w:pStyle w:val="NormalWeb"/>
        <w:ind w:left="640" w:hanging="640"/>
        <w:divId w:val="566646526"/>
        <w:rPr>
          <w:rFonts w:ascii="Cambria" w:hAnsi="Cambria"/>
          <w:noProof/>
          <w:sz w:val="24"/>
        </w:rPr>
      </w:pPr>
      <w:r w:rsidRPr="00603B85">
        <w:rPr>
          <w:rFonts w:ascii="Cambria" w:hAnsi="Cambria"/>
          <w:noProof/>
          <w:sz w:val="24"/>
        </w:rPr>
        <w:t>10.</w:t>
      </w:r>
      <w:r w:rsidRPr="00603B85">
        <w:rPr>
          <w:rFonts w:ascii="Cambria" w:hAnsi="Cambria"/>
          <w:noProof/>
          <w:sz w:val="24"/>
        </w:rPr>
        <w:tab/>
        <w:t xml:space="preserve">Baggio, L. L., Huang, Q., Brown, T. J., and Drucker, D. J. (2004). Oxyntomodulin and glucagon-like peptide-1 differentially regulate murine food intake and energy expenditure. Gastroenterology </w:t>
      </w:r>
      <w:r w:rsidRPr="00603B85">
        <w:rPr>
          <w:rFonts w:ascii="Cambria" w:hAnsi="Cambria"/>
          <w:i/>
          <w:iCs/>
          <w:noProof/>
          <w:sz w:val="24"/>
        </w:rPr>
        <w:t>127</w:t>
      </w:r>
      <w:r w:rsidRPr="00603B85">
        <w:rPr>
          <w:rFonts w:ascii="Cambria" w:hAnsi="Cambria"/>
          <w:noProof/>
          <w:sz w:val="24"/>
        </w:rPr>
        <w:t>, 546–558.</w:t>
      </w:r>
    </w:p>
    <w:p w14:paraId="1EDFD395" w14:textId="77777777" w:rsidR="00603B85" w:rsidRPr="00603B85" w:rsidRDefault="00603B85">
      <w:pPr>
        <w:pStyle w:val="NormalWeb"/>
        <w:ind w:left="640" w:hanging="640"/>
        <w:divId w:val="566646526"/>
        <w:rPr>
          <w:rFonts w:ascii="Cambria" w:hAnsi="Cambria"/>
          <w:noProof/>
          <w:sz w:val="24"/>
        </w:rPr>
      </w:pPr>
      <w:r w:rsidRPr="00603B85">
        <w:rPr>
          <w:rFonts w:ascii="Cambria" w:hAnsi="Cambria"/>
          <w:noProof/>
          <w:sz w:val="24"/>
        </w:rPr>
        <w:t>11.</w:t>
      </w:r>
      <w:r w:rsidRPr="00603B85">
        <w:rPr>
          <w:rFonts w:ascii="Cambria" w:hAnsi="Cambria"/>
          <w:noProof/>
          <w:sz w:val="24"/>
        </w:rPr>
        <w:tab/>
        <w:t xml:space="preserve">Osaka, T., Endo, M., Yamakawa, M., and Inoue, S. (2005). Energy expenditure by intravenous administration of glucagon-like peptide-1 mediated by the lower brainstem and sympathoadrenal system. Peptides </w:t>
      </w:r>
      <w:r w:rsidRPr="00603B85">
        <w:rPr>
          <w:rFonts w:ascii="Cambria" w:hAnsi="Cambria"/>
          <w:i/>
          <w:iCs/>
          <w:noProof/>
          <w:sz w:val="24"/>
        </w:rPr>
        <w:t>26</w:t>
      </w:r>
      <w:r w:rsidRPr="00603B85">
        <w:rPr>
          <w:rFonts w:ascii="Cambria" w:hAnsi="Cambria"/>
          <w:noProof/>
          <w:sz w:val="24"/>
        </w:rPr>
        <w:t>, 1623–31.</w:t>
      </w:r>
    </w:p>
    <w:p w14:paraId="0BC4C683" w14:textId="77777777" w:rsidR="00603B85" w:rsidRPr="00603B85" w:rsidRDefault="00603B85">
      <w:pPr>
        <w:pStyle w:val="NormalWeb"/>
        <w:ind w:left="640" w:hanging="640"/>
        <w:divId w:val="566646526"/>
        <w:rPr>
          <w:rFonts w:ascii="Cambria" w:hAnsi="Cambria"/>
          <w:noProof/>
          <w:sz w:val="24"/>
        </w:rPr>
      </w:pPr>
      <w:r w:rsidRPr="00603B85">
        <w:rPr>
          <w:rFonts w:ascii="Cambria" w:hAnsi="Cambria"/>
          <w:noProof/>
          <w:sz w:val="24"/>
        </w:rPr>
        <w:t>12.</w:t>
      </w:r>
      <w:r w:rsidRPr="00603B85">
        <w:rPr>
          <w:rFonts w:ascii="Cambria" w:hAnsi="Cambria"/>
          <w:noProof/>
          <w:sz w:val="24"/>
        </w:rPr>
        <w:tab/>
        <w:t xml:space="preserve">Turton, M. D., O’Shea, D., Gunn, I., Beak, S. A., Edwards, C. M., Meeran, K., Choi, S. J., Taylor, G. M., Heath, M. M., Lambert, P. D., et al. (1996). A role for glucagon-like peptide-1 in the central regulation of feeding. Nature </w:t>
      </w:r>
      <w:r w:rsidRPr="00603B85">
        <w:rPr>
          <w:rFonts w:ascii="Cambria" w:hAnsi="Cambria"/>
          <w:i/>
          <w:iCs/>
          <w:noProof/>
          <w:sz w:val="24"/>
        </w:rPr>
        <w:t>379</w:t>
      </w:r>
      <w:r w:rsidRPr="00603B85">
        <w:rPr>
          <w:rFonts w:ascii="Cambria" w:hAnsi="Cambria"/>
          <w:noProof/>
          <w:sz w:val="24"/>
        </w:rPr>
        <w:t xml:space="preserve">, 69–72. </w:t>
      </w:r>
    </w:p>
    <w:p w14:paraId="5A4C36CD" w14:textId="00965129" w:rsidR="001B3EBF" w:rsidRPr="001B3EBF" w:rsidRDefault="001B3EBF" w:rsidP="00603B85">
      <w:pPr>
        <w:pStyle w:val="NormalWeb"/>
        <w:ind w:left="640" w:hanging="640"/>
        <w:divId w:val="1781097782"/>
      </w:pPr>
      <w:r>
        <w:fldChar w:fldCharType="end"/>
      </w:r>
    </w:p>
    <w:p w14:paraId="6CFBED4E"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17F17C85" w14:textId="0654598B" w:rsidR="005E42A8" w:rsidRDefault="005E42A8" w:rsidP="001B3EBF">
      <w:pPr>
        <w:pStyle w:val="Heading1"/>
      </w:pPr>
      <w:r>
        <w:t>Figure Legends</w:t>
      </w:r>
    </w:p>
    <w:p w14:paraId="3B8017AC" w14:textId="77777777" w:rsidR="005E42A8" w:rsidRDefault="005E42A8" w:rsidP="005E42A8"/>
    <w:p w14:paraId="68D841FB" w14:textId="71863057" w:rsidR="005E42A8" w:rsidRPr="00AA50B4" w:rsidRDefault="005E42A8" w:rsidP="005E42A8">
      <w:r w:rsidRPr="005E42A8">
        <w:rPr>
          <w:b/>
        </w:rPr>
        <w:t>Figure 1:  Gestationally treatment of MCP230 leads to mice with elevated weight gain on high fat diet.</w:t>
      </w:r>
      <w:r>
        <w:rPr>
          <w:b/>
        </w:rPr>
        <w:t xml:space="preserve">  </w:t>
      </w:r>
      <w:r>
        <w:t xml:space="preserve">A) Schematic of treatment.  B) </w:t>
      </w:r>
      <w:r w:rsidR="00AA50B4">
        <w:t xml:space="preserve">Body weight throughout the HFD treatment.  C-E) After 12 weeks of HFD, body composition was determined in the fed state (ZT12).  Asterisks indicate p&lt;0.05 via a Student’s </w:t>
      </w:r>
      <w:r w:rsidR="00AA50B4">
        <w:rPr>
          <w:i/>
        </w:rPr>
        <w:t>t</w:t>
      </w:r>
      <w:r w:rsidR="00AA50B4">
        <w:t>-test (C</w:t>
      </w:r>
      <w:r w:rsidR="007F0C91">
        <w:t>-D</w:t>
      </w:r>
      <w:r w:rsidR="00AA50B4">
        <w:t>).</w:t>
      </w:r>
    </w:p>
    <w:p w14:paraId="5B2FEB9D" w14:textId="77777777" w:rsidR="006E5F28" w:rsidRDefault="006E5F28" w:rsidP="005E42A8"/>
    <w:p w14:paraId="586ED933" w14:textId="47449E54" w:rsidR="006E5F28" w:rsidRPr="004E720F" w:rsidRDefault="006E5F28" w:rsidP="005E42A8">
      <w:r w:rsidRPr="004E720F">
        <w:rPr>
          <w:b/>
        </w:rPr>
        <w:t xml:space="preserve">Figure 2:  Gestationally MCP230 treated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415E5A4D" w14:textId="77777777" w:rsidR="007221E6" w:rsidRDefault="007221E6"/>
    <w:sectPr w:rsidR="007221E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1-13T11:20:00Z" w:initials="DB">
    <w:p w14:paraId="35B82DE8" w14:textId="0E137881" w:rsidR="00C82568" w:rsidRDefault="00C82568">
      <w:pPr>
        <w:pStyle w:val="CommentText"/>
      </w:pPr>
      <w:r>
        <w:rPr>
          <w:rStyle w:val="CommentReference"/>
        </w:rPr>
        <w:annotationRef/>
      </w:r>
      <w:r>
        <w:t>If we use liver data</w:t>
      </w:r>
    </w:p>
  </w:comment>
  <w:comment w:id="1" w:author="Dave Bridges" w:date="2014-11-13T17:25:00Z" w:initials="DB">
    <w:p w14:paraId="7D88D754" w14:textId="05B9A31C" w:rsidR="00C82568" w:rsidRDefault="00C82568">
      <w:pPr>
        <w:pStyle w:val="CommentText"/>
      </w:pPr>
      <w:r>
        <w:rPr>
          <w:rStyle w:val="CommentReference"/>
        </w:rPr>
        <w:annotationRef/>
      </w:r>
    </w:p>
  </w:comment>
  <w:comment w:id="2" w:author="Dave Bridges" w:date="2014-11-13T12:24:00Z" w:initials="DB">
    <w:p w14:paraId="3188BF80" w14:textId="723C42D0" w:rsidR="00C82568" w:rsidRDefault="00C82568">
      <w:pPr>
        <w:pStyle w:val="CommentText"/>
      </w:pPr>
      <w:r>
        <w:rPr>
          <w:rStyle w:val="CommentReference"/>
        </w:rPr>
        <w:annotationRef/>
      </w:r>
      <w:r>
        <w:t>Need lm data</w:t>
      </w:r>
    </w:p>
  </w:comment>
  <w:comment w:id="4" w:author="Dave Bridges" w:date="2014-11-16T10:32:00Z" w:initials="DB">
    <w:p w14:paraId="3E126E3E" w14:textId="423B83EF" w:rsidR="00C82568" w:rsidRDefault="00C82568">
      <w:pPr>
        <w:pStyle w:val="CommentText"/>
      </w:pPr>
      <w:r>
        <w:rPr>
          <w:rStyle w:val="CommentReference"/>
        </w:rPr>
        <w:annotationRef/>
      </w:r>
      <w:r>
        <w:t>Need this data</w:t>
      </w:r>
    </w:p>
  </w:comment>
  <w:comment w:id="5" w:author="Dave Bridges" w:date="2014-11-13T16:37:00Z" w:initials="DB">
    <w:p w14:paraId="3143A03C" w14:textId="37F5B4CE" w:rsidR="00C82568" w:rsidRDefault="00C82568">
      <w:pPr>
        <w:pStyle w:val="CommentText"/>
      </w:pPr>
      <w:r>
        <w:rPr>
          <w:rStyle w:val="CommentReference"/>
        </w:rPr>
        <w:annotationRef/>
      </w:r>
      <w:r>
        <w:t>Needs stats</w:t>
      </w:r>
    </w:p>
  </w:comment>
  <w:comment w:id="6" w:author="Dave Bridges" w:date="2014-11-16T11:28:00Z" w:initials="DB">
    <w:p w14:paraId="7275AD87" w14:textId="2206F8CF" w:rsidR="00C82568" w:rsidRDefault="00C82568">
      <w:pPr>
        <w:pStyle w:val="CommentText"/>
      </w:pPr>
      <w:r>
        <w:rPr>
          <w:rStyle w:val="CommentReference"/>
        </w:rPr>
        <w:annotationRef/>
      </w:r>
      <w:r>
        <w:t>Increases energy expenditure</w:t>
      </w:r>
    </w:p>
  </w:comment>
  <w:comment w:id="7" w:author="Dave Bridges" w:date="2014-11-16T12:29:00Z" w:initials="DB">
    <w:p w14:paraId="1F4492DF" w14:textId="34AEC6B2" w:rsidR="00C82568" w:rsidRDefault="00C82568">
      <w:pPr>
        <w:pStyle w:val="CommentText"/>
      </w:pPr>
      <w:r>
        <w:rPr>
          <w:rStyle w:val="CommentReference"/>
        </w:rPr>
        <w:annotationRef/>
      </w:r>
      <w:r>
        <w:t>Steph can you put in any funding you guys hav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44"/>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1E6"/>
    <w:rsid w:val="0000538F"/>
    <w:rsid w:val="00016389"/>
    <w:rsid w:val="00031FF5"/>
    <w:rsid w:val="000663D5"/>
    <w:rsid w:val="000A10E7"/>
    <w:rsid w:val="000E51A5"/>
    <w:rsid w:val="0012599A"/>
    <w:rsid w:val="00140BB6"/>
    <w:rsid w:val="001827FE"/>
    <w:rsid w:val="00186D81"/>
    <w:rsid w:val="001B3EBF"/>
    <w:rsid w:val="00230B4A"/>
    <w:rsid w:val="00243797"/>
    <w:rsid w:val="00352FA2"/>
    <w:rsid w:val="0038128F"/>
    <w:rsid w:val="00392E97"/>
    <w:rsid w:val="00415F55"/>
    <w:rsid w:val="00441A6B"/>
    <w:rsid w:val="00493F6D"/>
    <w:rsid w:val="00494F36"/>
    <w:rsid w:val="004A4358"/>
    <w:rsid w:val="004C2FCD"/>
    <w:rsid w:val="004C687A"/>
    <w:rsid w:val="004E720F"/>
    <w:rsid w:val="00501427"/>
    <w:rsid w:val="00532F5A"/>
    <w:rsid w:val="00535157"/>
    <w:rsid w:val="00576C73"/>
    <w:rsid w:val="00592A7F"/>
    <w:rsid w:val="005E42A8"/>
    <w:rsid w:val="00603B85"/>
    <w:rsid w:val="006A1A89"/>
    <w:rsid w:val="006B74D4"/>
    <w:rsid w:val="006D59E1"/>
    <w:rsid w:val="006E5F28"/>
    <w:rsid w:val="006F47B0"/>
    <w:rsid w:val="007221E6"/>
    <w:rsid w:val="00735CE1"/>
    <w:rsid w:val="007F0C91"/>
    <w:rsid w:val="00881AC0"/>
    <w:rsid w:val="008A533B"/>
    <w:rsid w:val="008A7513"/>
    <w:rsid w:val="008C5F05"/>
    <w:rsid w:val="008F3DC3"/>
    <w:rsid w:val="00933298"/>
    <w:rsid w:val="00967682"/>
    <w:rsid w:val="00996217"/>
    <w:rsid w:val="00A107BF"/>
    <w:rsid w:val="00A34EF3"/>
    <w:rsid w:val="00AA50B4"/>
    <w:rsid w:val="00AD4748"/>
    <w:rsid w:val="00B6539D"/>
    <w:rsid w:val="00BC74F7"/>
    <w:rsid w:val="00BE555B"/>
    <w:rsid w:val="00C16E77"/>
    <w:rsid w:val="00C3038F"/>
    <w:rsid w:val="00C82568"/>
    <w:rsid w:val="00D63FB0"/>
    <w:rsid w:val="00DC7316"/>
    <w:rsid w:val="00E16694"/>
    <w:rsid w:val="00E97253"/>
    <w:rsid w:val="00FA3E89"/>
    <w:rsid w:val="00FB2906"/>
    <w:rsid w:val="00FE62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351E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hyperlink" Target="mailto:dbridge9@uthsc.edu" TargetMode="External"/><Relationship Id="rId7" Type="http://schemas.openxmlformats.org/officeDocument/2006/relationships/hyperlink" Target="mailto:scormier@uthsc.edu"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0</TotalTime>
  <Pages>7</Pages>
  <Words>5307</Words>
  <Characters>30250</Characters>
  <Application>Microsoft Macintosh Word</Application>
  <DocSecurity>0</DocSecurity>
  <Lines>252</Lines>
  <Paragraphs>70</Paragraphs>
  <ScaleCrop>false</ScaleCrop>
  <Company>UT-HSC</Company>
  <LinksUpToDate>false</LinksUpToDate>
  <CharactersWithSpaces>35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6</cp:revision>
  <dcterms:created xsi:type="dcterms:W3CDTF">2014-11-13T22:58:00Z</dcterms:created>
  <dcterms:modified xsi:type="dcterms:W3CDTF">2014-11-16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